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DB2A5C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9C0348">
            <w:t>SOC-220: Social Inequality Worksheet Scoring Guide</w:t>
          </w:r>
        </w:sdtContent>
      </w:sdt>
    </w:p>
    <w:p w:rsidR="00B823AA" w:rsidRDefault="00DB2A5C" w:rsidP="00B823AA">
      <w:pPr>
        <w:pStyle w:val="Title2"/>
      </w:pPr>
      <w:r w:rsidRPr="009C0348">
        <w:t>Deneishia Jones</w:t>
      </w:r>
    </w:p>
    <w:p w:rsidR="00552644" w:rsidRDefault="00552644" w:rsidP="00B823AA">
      <w:pPr>
        <w:pStyle w:val="Title2"/>
      </w:pPr>
      <w:r>
        <w:t>[Institutional Affiliation(s)]</w:t>
      </w:r>
    </w:p>
    <w:p w:rsidR="00552644" w:rsidRDefault="00552644" w:rsidP="00B823AA">
      <w:pPr>
        <w:pStyle w:val="Title2"/>
      </w:pPr>
    </w:p>
    <w:p w:rsidR="00E81978" w:rsidRDefault="00E81978" w:rsidP="00B823AA">
      <w:pPr>
        <w:pStyle w:val="Title2"/>
      </w:pPr>
    </w:p>
    <w:p w:rsidR="00E81978" w:rsidRDefault="00E81978">
      <w:pPr>
        <w:pStyle w:val="Title"/>
      </w:pPr>
    </w:p>
    <w:p w:rsidR="00E81978" w:rsidRDefault="00E81978" w:rsidP="00B823AA">
      <w:pPr>
        <w:pStyle w:val="Title2"/>
      </w:pPr>
    </w:p>
    <w:p w:rsidR="00E81978" w:rsidRDefault="00DB2A5C" w:rsidP="009C0348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>
            <w:t>SOC-220: Social Inequality Worksheet Scoring Guide</w:t>
          </w:r>
        </w:sdtContent>
      </w:sdt>
    </w:p>
    <w:p w:rsidR="009C0348" w:rsidRPr="002562C5" w:rsidRDefault="00DB2A5C" w:rsidP="009C0348">
      <w:bookmarkStart w:id="0" w:name="_Hlk31357262"/>
      <w:r w:rsidRPr="002562C5">
        <w:t xml:space="preserve">Human trafficking is derived and assisted by social inequality </w:t>
      </w:r>
      <w:r>
        <w:t xml:space="preserve">as unequal power leads to </w:t>
      </w:r>
      <w:r>
        <w:t>exploitation of</w:t>
      </w:r>
      <w:r w:rsidR="00552644">
        <w:t xml:space="preserve"> the</w:t>
      </w:r>
      <w:r>
        <w:t xml:space="preserve"> underprivileged. Increasing social inequality has made human trafficking a critical global problem. Socio-economic inequalities contribute towards the creation of a system where people with power can dominate a</w:t>
      </w:r>
      <w:r>
        <w:t xml:space="preserve">nd exploit those who have little to no power </w:t>
      </w:r>
      <w:r>
        <w:fldChar w:fldCharType="begin"/>
      </w:r>
      <w:r>
        <w:instrText xml:space="preserve"> ADDIN ZOTERO_ITEM CSL_CITATION {"citationID":"VRl7JGnb","properties":{"formattedCitation":"(John R. Barner et al., 2014)","plainCitation":"(John R. Barner et al., 2014)","noteIndex":0},"citationItems":[{"id":94</w:instrText>
      </w:r>
      <w:r>
        <w:instrText>1,"uris":["http://zotero.org/users/local/YgsdZK9k/items/N5WKGV55"],"uri":["http://zotero.org/users/local/YgsdZK9k/items/N5WKGV55"],"itemData":{"id":941,"type":"article-journal","abstract":"The purpose of this paper is to discuss human trafficking within th</w:instrText>
      </w:r>
      <w:r>
        <w:instrText>e broader framework of socio-economic inequality. The presence of socio-economic inequality in the world creates a system where those in power very easily dominate and take advantage of those people without power. One of the most serious contemporary effec</w:instrText>
      </w:r>
      <w:r>
        <w:instrText>ts of inequalities between and within nations is the phenomenon of global sex trade or human trafficking for the purposes of sex. Deriving from unequal power relations, human trafficking is a serious global crime that involves the exploitation of many, but</w:instrText>
      </w:r>
      <w:r>
        <w:instrText xml:space="preserve"> mostly females and children. This paper provides an extensive discussion of inequality and its links with human trafficking as contemporary slavery. In conclusion, the paper provides a list of selected intra-national and multi-national service organizatio</w:instrText>
      </w:r>
      <w:r>
        <w:instrText>ns that are adopting strategies for combating trafficking through the reduction of social and economic inequality. Implications for social welfare advocates and international collaborative efforts are highlighted.","container-title":"Societies","DOI":"10.3</w:instrText>
      </w:r>
      <w:r>
        <w:instrText>390/soc4020148","ISSN":"2075-4698","issue":"2","journalAbbreviation":"Societies","page":"148","source":"EBSCOhost","title":"Socio-Economic Inequality, Human Trafficking, and the Global Slave Trade","author":[{"literal":"John R. Barner"},{"literal":"David O</w:instrText>
      </w:r>
      <w:r>
        <w:instrText xml:space="preserve">kech"},{"literal":"Meghan A. Camp"}],"issued":{"date-parts":[["2014"]]}}}],"schema":"https://github.com/citation-style-language/schema/raw/master/csl-citation.json"} </w:instrText>
      </w:r>
      <w:r>
        <w:fldChar w:fldCharType="separate"/>
      </w:r>
      <w:r w:rsidRPr="000F2AB4">
        <w:t>(John R. Barner et al., 2014)</w:t>
      </w:r>
      <w:r>
        <w:fldChar w:fldCharType="end"/>
      </w:r>
      <w:r>
        <w:t>. Other than socioeconomi</w:t>
      </w:r>
      <w:r w:rsidR="00552644">
        <w:t>c factors, gender, age, and racial</w:t>
      </w:r>
      <w:r>
        <w:t xml:space="preserve"> </w:t>
      </w:r>
      <w:r>
        <w:t xml:space="preserve">discrimination are also </w:t>
      </w:r>
      <w:r>
        <w:t>factors that perpetuate human trafficking. Social</w:t>
      </w:r>
      <w:r w:rsidR="00552644">
        <w:t>ly</w:t>
      </w:r>
      <w:r>
        <w:t xml:space="preserve"> discriminate</w:t>
      </w:r>
      <w:r w:rsidR="00552644">
        <w:t xml:space="preserve">d people are oppressed and are </w:t>
      </w:r>
      <w:r>
        <w:t>becoming</w:t>
      </w:r>
      <w:r>
        <w:t xml:space="preserve"> victim</w:t>
      </w:r>
      <w:r w:rsidR="00552644">
        <w:t>s</w:t>
      </w:r>
      <w:r>
        <w:t xml:space="preserve"> of human t</w:t>
      </w:r>
      <w:r w:rsidR="00552644">
        <w:t>rafficking. Human trafficking in</w:t>
      </w:r>
      <w:r>
        <w:t xml:space="preserve"> today's world can occur even without differentiating race, ethni</w:t>
      </w:r>
      <w:r>
        <w:t>city, gen</w:t>
      </w:r>
      <w:r w:rsidR="00552644">
        <w:t>der, age, or financial status but social inequality aids the</w:t>
      </w:r>
      <w:r>
        <w:t xml:space="preserve"> criminal process as targeting </w:t>
      </w:r>
      <w:r>
        <w:t>already oppressed people is an easier way.</w:t>
      </w:r>
    </w:p>
    <w:p w:rsidR="009C0348" w:rsidRDefault="00DB2A5C" w:rsidP="009C0348">
      <w:r>
        <w:t xml:space="preserve">Individual discrimination induces social inequality among people to </w:t>
      </w:r>
      <w:r>
        <w:t>discriminate against peop</w:t>
      </w:r>
      <w:r>
        <w:t xml:space="preserve">le based on race, ethnicity, age, and gender </w:t>
      </w:r>
      <w:r>
        <w:fldChar w:fldCharType="begin"/>
      </w:r>
      <w:r>
        <w:instrText xml:space="preserve"> ADDIN ZOTERO_ITEM CSL_CITATION {"citationID":"qgPpPhr7","properties":{"formattedCitation":"(Pincus, 1996)","plainCitation":"(Pincus, 1996)","noteIndex":0},"citationItems":[{"id":946,"uris":["http://zotero.org/u</w:instrText>
      </w:r>
      <w:r>
        <w:instrText>sers/local/YgsdZK9k/items/P6DGVRYR"],"uri":["http://zotero.org/users/local/YgsdZK9k/items/P6DGVRYR"],"itemData":{"id":946,"type":"article-journal","abstract":"Discrimination is a critical term in understanding problems associated with diversity. Historical</w:instrText>
      </w:r>
      <w:r>
        <w:instrText>ly, of course, discrimination has been a major cause of the lack of diversity in higher education and the [...]","container-title":"American Behavioral Scientist","ISSN":"0002-7642","issue":"2","journalAbbreviation":"American Behavioral Scientist","page":"</w:instrText>
      </w:r>
      <w:r>
        <w:instrText>186","source":"EBSCOhost","title":"Discrimination comes in many forms: individual, institutional, and structural","title-short":"Discrimination comes in many forms","author":[{"family":"Pincus","given":"Fred L."}],"issued":{"date-parts":[["1996"]]}}}],"sch</w:instrText>
      </w:r>
      <w:r>
        <w:instrText xml:space="preserve">ema":"https://github.com/citation-style-language/schema/raw/master/csl-citation.json"} </w:instrText>
      </w:r>
      <w:r>
        <w:fldChar w:fldCharType="separate"/>
      </w:r>
      <w:r w:rsidRPr="00B0188B">
        <w:t>(Pincus, 1996)</w:t>
      </w:r>
      <w:r>
        <w:fldChar w:fldCharType="end"/>
      </w:r>
      <w:r>
        <w:t xml:space="preserve">. When people start to think that one of the social groups deserves </w:t>
      </w:r>
      <w:r w:rsidR="00552644">
        <w:t>has</w:t>
      </w:r>
      <w:r>
        <w:t xml:space="preserve"> a lesser value, that one group faces the effects of social inequality</w:t>
      </w:r>
      <w:r w:rsidR="00552644">
        <w:t>. I</w:t>
      </w:r>
      <w:r>
        <w:t>nstitutional discrimination occurs when an institution or government directly or indirectly make</w:t>
      </w:r>
      <w:r w:rsidR="00552644">
        <w:t>s</w:t>
      </w:r>
      <w:r>
        <w:t xml:space="preserve"> policies or customs which favor one social group over another or disregards a social group. People in institutions have the power to discriminate among </w:t>
      </w:r>
      <w:r>
        <w:t xml:space="preserve">social groups. </w:t>
      </w:r>
      <w:r w:rsidR="00552644">
        <w:t>This is the reason why</w:t>
      </w:r>
      <w:r>
        <w:t xml:space="preserve"> institutional and individual discrimination </w:t>
      </w:r>
      <w:r w:rsidR="00552644">
        <w:t>are</w:t>
      </w:r>
      <w:r>
        <w:t xml:space="preserve"> interlinked.</w:t>
      </w:r>
    </w:p>
    <w:p w:rsidR="009C0348" w:rsidRDefault="00DB2A5C" w:rsidP="009C0348">
      <w:r>
        <w:t xml:space="preserve">A practical solution to the problem of social inequality includes combining the efforts to illegalize trafficking and providing stable economic living conditions </w:t>
      </w:r>
      <w:r>
        <w:fldChar w:fldCharType="begin"/>
      </w:r>
      <w:r>
        <w:instrText xml:space="preserve"> A</w:instrText>
      </w:r>
      <w:r>
        <w:instrText>DDIN ZOTERO_ITEM CSL_CITATION {"citationID":"xlIeqrJl","properties":{"formattedCitation":"(Coy M, 2008)","plainCitation":"(Coy M, 2008)","noteIndex":0},"citationItems":[{"id":944,"uris":["http://zotero.org/users/local/YgsdZK9k/items/IWQD8YHE"],"uri":["http</w:instrText>
      </w:r>
      <w:r>
        <w:instrText>://zotero.org/users/local/YgsdZK9k/items/IWQD8YHE"],"itemData":{"id":944,"type":"article-journal","container-title":"British Journal of Social Work","ISSN":"0045-3102","issue":"7","journalAbbreviation":"British Journal of Social Work","page":"1408-1424","s</w:instrText>
      </w:r>
      <w:r>
        <w:instrText>ource":"EBSCOhost","title":"Young women, local authority care and selling sex: findings from research","title-short":"Young women, local authority care and selling sex","volume":"38","author":[{"literal":"Coy M"}],"issued":{"date-parts":[["2008",10]]}}}],"</w:instrText>
      </w:r>
      <w:r>
        <w:instrText xml:space="preserve">schema":"https://github.com/citation-style-language/schema/raw/master/csl-citation.json"} </w:instrText>
      </w:r>
      <w:r>
        <w:fldChar w:fldCharType="separate"/>
      </w:r>
      <w:r w:rsidRPr="002910D4">
        <w:t>(Coy M, 2008)</w:t>
      </w:r>
      <w:r>
        <w:fldChar w:fldCharType="end"/>
      </w:r>
      <w:r>
        <w:t>. Previously</w:t>
      </w:r>
      <w:r w:rsidR="00552644">
        <w:t>,</w:t>
      </w:r>
      <w:r>
        <w:t xml:space="preserve"> </w:t>
      </w:r>
      <w:r>
        <w:t>approaches were made to halt human trafficking activities but the victims who were not provided means of sustainability were forced t</w:t>
      </w:r>
      <w:r>
        <w:t>o be victims of human trafficking again.</w:t>
      </w:r>
    </w:p>
    <w:p w:rsidR="009C0348" w:rsidRDefault="00DB2A5C" w:rsidP="009C0348">
      <w:r>
        <w:lastRenderedPageBreak/>
        <w:t>In the past, many efforts were separately made which ha</w:t>
      </w:r>
      <w:r w:rsidR="00552644">
        <w:t xml:space="preserve">d little effect on the problem and </w:t>
      </w:r>
      <w:r>
        <w:t xml:space="preserve">the issue of human trafficking is ever-growing. </w:t>
      </w:r>
      <w:r w:rsidR="00552644">
        <w:t>It</w:t>
      </w:r>
      <w:r>
        <w:t xml:space="preserve"> is now important to practice </w:t>
      </w:r>
      <w:r>
        <w:t>combined solutions which can be m</w:t>
      </w:r>
      <w:r>
        <w:t>ore effective.</w:t>
      </w:r>
    </w:p>
    <w:bookmarkEnd w:id="0"/>
    <w:p w:rsidR="009C0348" w:rsidRDefault="009C0348" w:rsidP="009C0348"/>
    <w:p w:rsidR="001C1049" w:rsidRDefault="00DB2A5C">
      <w:pPr>
        <w:rPr>
          <w:rFonts w:asciiTheme="majorHAnsi" w:eastAsiaTheme="majorEastAsia" w:hAnsiTheme="majorHAnsi" w:cstheme="majorBidi"/>
          <w:b/>
          <w:bCs/>
        </w:rPr>
      </w:pPr>
      <w:r>
        <w:br w:type="page"/>
      </w:r>
    </w:p>
    <w:p w:rsidR="00E81978" w:rsidRDefault="00DB2A5C" w:rsidP="00552644">
      <w:pPr>
        <w:pStyle w:val="Heading1"/>
      </w:pPr>
      <w:bookmarkStart w:id="1" w:name="_GoBack"/>
      <w:bookmarkEnd w:id="1"/>
      <w:r>
        <w:lastRenderedPageBreak/>
        <w:t>References</w:t>
      </w:r>
    </w:p>
    <w:p w:rsidR="001C1049" w:rsidRPr="001C1049" w:rsidRDefault="00DB2A5C" w:rsidP="001C1049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1C1049">
        <w:rPr>
          <w:rFonts w:ascii="Times New Roman" w:hAnsi="Times New Roman" w:cs="Times New Roman"/>
        </w:rPr>
        <w:t xml:space="preserve">Coy M. (2008). Young women, local authority care and selling sex: Findings from research. </w:t>
      </w:r>
      <w:r w:rsidRPr="001C1049">
        <w:rPr>
          <w:rFonts w:ascii="Times New Roman" w:hAnsi="Times New Roman" w:cs="Times New Roman"/>
          <w:i/>
          <w:iCs/>
        </w:rPr>
        <w:t>British Journal of Social Work</w:t>
      </w:r>
      <w:r w:rsidRPr="001C1049">
        <w:rPr>
          <w:rFonts w:ascii="Times New Roman" w:hAnsi="Times New Roman" w:cs="Times New Roman"/>
        </w:rPr>
        <w:t xml:space="preserve">, </w:t>
      </w:r>
      <w:r w:rsidRPr="001C1049">
        <w:rPr>
          <w:rFonts w:ascii="Times New Roman" w:hAnsi="Times New Roman" w:cs="Times New Roman"/>
          <w:i/>
          <w:iCs/>
        </w:rPr>
        <w:t>38</w:t>
      </w:r>
      <w:r w:rsidRPr="001C1049">
        <w:rPr>
          <w:rFonts w:ascii="Times New Roman" w:hAnsi="Times New Roman" w:cs="Times New Roman"/>
        </w:rPr>
        <w:t>(7), 1408–1424.</w:t>
      </w:r>
    </w:p>
    <w:p w:rsidR="001C1049" w:rsidRPr="001C1049" w:rsidRDefault="00DB2A5C" w:rsidP="001C1049">
      <w:pPr>
        <w:pStyle w:val="Bibliography"/>
        <w:rPr>
          <w:rFonts w:ascii="Times New Roman" w:hAnsi="Times New Roman" w:cs="Times New Roman"/>
        </w:rPr>
      </w:pPr>
      <w:r w:rsidRPr="001C1049">
        <w:rPr>
          <w:rFonts w:ascii="Times New Roman" w:hAnsi="Times New Roman" w:cs="Times New Roman"/>
        </w:rPr>
        <w:t>John R. Bar</w:t>
      </w:r>
      <w:r w:rsidRPr="001C1049">
        <w:rPr>
          <w:rFonts w:ascii="Times New Roman" w:hAnsi="Times New Roman" w:cs="Times New Roman"/>
        </w:rPr>
        <w:t xml:space="preserve">ner, David Okech, &amp; Meghan A. Camp. (2014). Socio-Economic Inequality, Human Trafficking, and the Global Slave Trade. </w:t>
      </w:r>
      <w:r w:rsidRPr="001C1049">
        <w:rPr>
          <w:rFonts w:ascii="Times New Roman" w:hAnsi="Times New Roman" w:cs="Times New Roman"/>
          <w:i/>
          <w:iCs/>
        </w:rPr>
        <w:t>Societies</w:t>
      </w:r>
      <w:r w:rsidRPr="001C1049">
        <w:rPr>
          <w:rFonts w:ascii="Times New Roman" w:hAnsi="Times New Roman" w:cs="Times New Roman"/>
        </w:rPr>
        <w:t xml:space="preserve">, </w:t>
      </w:r>
      <w:r w:rsidRPr="001C1049">
        <w:rPr>
          <w:rFonts w:ascii="Times New Roman" w:hAnsi="Times New Roman" w:cs="Times New Roman"/>
          <w:i/>
          <w:iCs/>
        </w:rPr>
        <w:t>2</w:t>
      </w:r>
      <w:r w:rsidRPr="001C1049">
        <w:rPr>
          <w:rFonts w:ascii="Times New Roman" w:hAnsi="Times New Roman" w:cs="Times New Roman"/>
        </w:rPr>
        <w:t>, 148. https://doi.org/10.3390/soc4020148</w:t>
      </w:r>
    </w:p>
    <w:p w:rsidR="001C1049" w:rsidRPr="001C1049" w:rsidRDefault="00DB2A5C" w:rsidP="001C1049">
      <w:pPr>
        <w:pStyle w:val="Bibliography"/>
        <w:rPr>
          <w:rFonts w:ascii="Times New Roman" w:hAnsi="Times New Roman" w:cs="Times New Roman"/>
        </w:rPr>
      </w:pPr>
      <w:r w:rsidRPr="001C1049">
        <w:rPr>
          <w:rFonts w:ascii="Times New Roman" w:hAnsi="Times New Roman" w:cs="Times New Roman"/>
        </w:rPr>
        <w:t>Pincus, F. L. (1996). Discrimination comes in many forms: Individual, institutional,</w:t>
      </w:r>
      <w:r w:rsidRPr="001C1049">
        <w:rPr>
          <w:rFonts w:ascii="Times New Roman" w:hAnsi="Times New Roman" w:cs="Times New Roman"/>
        </w:rPr>
        <w:t xml:space="preserve"> and structural. </w:t>
      </w:r>
      <w:r w:rsidRPr="001C1049">
        <w:rPr>
          <w:rFonts w:ascii="Times New Roman" w:hAnsi="Times New Roman" w:cs="Times New Roman"/>
          <w:i/>
          <w:iCs/>
        </w:rPr>
        <w:t>American Behavioral Scientist</w:t>
      </w:r>
      <w:r w:rsidRPr="001C1049">
        <w:rPr>
          <w:rFonts w:ascii="Times New Roman" w:hAnsi="Times New Roman" w:cs="Times New Roman"/>
        </w:rPr>
        <w:t xml:space="preserve">, </w:t>
      </w:r>
      <w:r w:rsidRPr="001C1049">
        <w:rPr>
          <w:rFonts w:ascii="Times New Roman" w:hAnsi="Times New Roman" w:cs="Times New Roman"/>
          <w:i/>
          <w:iCs/>
        </w:rPr>
        <w:t>2</w:t>
      </w:r>
      <w:r w:rsidRPr="001C1049">
        <w:rPr>
          <w:rFonts w:ascii="Times New Roman" w:hAnsi="Times New Roman" w:cs="Times New Roman"/>
        </w:rPr>
        <w:t>, 186.</w:t>
      </w:r>
    </w:p>
    <w:p w:rsidR="001C1049" w:rsidRPr="001C1049" w:rsidRDefault="00DB2A5C" w:rsidP="001C1049">
      <w:r>
        <w:fldChar w:fldCharType="end"/>
      </w:r>
    </w:p>
    <w:sectPr w:rsidR="001C1049" w:rsidRPr="001C1049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B2A5C" w:rsidRDefault="00DB2A5C">
      <w:pPr>
        <w:spacing w:line="240" w:lineRule="auto"/>
      </w:pPr>
      <w:r>
        <w:separator/>
      </w:r>
    </w:p>
  </w:endnote>
  <w:endnote w:type="continuationSeparator" w:id="0">
    <w:p w:rsidR="00DB2A5C" w:rsidRDefault="00DB2A5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B2A5C" w:rsidRDefault="00DB2A5C">
      <w:pPr>
        <w:spacing w:line="240" w:lineRule="auto"/>
      </w:pPr>
      <w:r>
        <w:separator/>
      </w:r>
    </w:p>
  </w:footnote>
  <w:footnote w:type="continuationSeparator" w:id="0">
    <w:p w:rsidR="00DB2A5C" w:rsidRDefault="00DB2A5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DB2A5C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1C1049">
          <w:rPr>
            <w:rStyle w:val="Strong"/>
          </w:rPr>
          <w:t>soc-220</w:t>
        </w:r>
      </w:sdtContent>
    </w:sdt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552644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DB2A5C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1C1049">
          <w:rPr>
            <w:rStyle w:val="Strong"/>
          </w:rPr>
          <w:t>soc-220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552644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8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0272"/>
    <w:rsid w:val="000D3F41"/>
    <w:rsid w:val="000F2AB4"/>
    <w:rsid w:val="001C1049"/>
    <w:rsid w:val="002562C5"/>
    <w:rsid w:val="002910D4"/>
    <w:rsid w:val="00355DCA"/>
    <w:rsid w:val="00551A02"/>
    <w:rsid w:val="00552644"/>
    <w:rsid w:val="005534FA"/>
    <w:rsid w:val="005D3A03"/>
    <w:rsid w:val="00711BBB"/>
    <w:rsid w:val="008002C0"/>
    <w:rsid w:val="008C5323"/>
    <w:rsid w:val="009A6A3B"/>
    <w:rsid w:val="009C0348"/>
    <w:rsid w:val="00A865FA"/>
    <w:rsid w:val="00B0188B"/>
    <w:rsid w:val="00B823AA"/>
    <w:rsid w:val="00BA45DB"/>
    <w:rsid w:val="00BE1CD0"/>
    <w:rsid w:val="00BF4184"/>
    <w:rsid w:val="00C0601E"/>
    <w:rsid w:val="00C31D30"/>
    <w:rsid w:val="00C50272"/>
    <w:rsid w:val="00C73F57"/>
    <w:rsid w:val="00CD6E39"/>
    <w:rsid w:val="00CF6E91"/>
    <w:rsid w:val="00D85B68"/>
    <w:rsid w:val="00DB2A5C"/>
    <w:rsid w:val="00E6004D"/>
    <w:rsid w:val="00E81978"/>
    <w:rsid w:val="00F379B7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A865FA" w:rsidRDefault="000E2EF6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A865FA" w:rsidRDefault="000E2EF6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A865FA" w:rsidRDefault="000E2EF6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A865FA" w:rsidRDefault="000E2EF6">
          <w:pPr>
            <w:pStyle w:val="7A918DA0B38C4BD3A23C697838EC9315"/>
          </w:pPr>
          <w:r>
            <w:t xml:space="preserve">[Include all figures in their own section, following references (and footnotes and tables, if applicable).  Include a numbered caption for </w:t>
          </w:r>
          <w:r>
            <w:t>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E2EF6"/>
    <w:rsid w:val="00197DF9"/>
    <w:rsid w:val="00313E00"/>
    <w:rsid w:val="00A865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soc-220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18997606-256D-45A3-8F21-AFE568A5ED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4</Pages>
  <Words>989</Words>
  <Characters>5638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OC-220: Social Inequality Worksheet Scoring Guide</vt:lpstr>
    </vt:vector>
  </TitlesOfParts>
  <Company/>
  <LinksUpToDate>false</LinksUpToDate>
  <CharactersWithSpaces>66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OC-220: Social Inequality Worksheet Scoring Guide</dc:title>
  <dc:creator>Zack Gold</dc:creator>
  <cp:lastModifiedBy>Proofreader</cp:lastModifiedBy>
  <cp:revision>2</cp:revision>
  <dcterms:created xsi:type="dcterms:W3CDTF">2020-01-31T08:12:00Z</dcterms:created>
  <dcterms:modified xsi:type="dcterms:W3CDTF">2020-01-31T0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962N7jAy"/&gt;&lt;style id="http://www.zotero.org/styles/apa" locale="en-US" hasBibliography="1" bibliographyStyleHasBeenSet="1"/&gt;&lt;prefs&gt;&lt;pref name="fieldType" value="Field"/&gt;&lt;/prefs&gt;&lt;/data&gt;</vt:lpwstr>
  </property>
</Properties>
</file>